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5A43E7C1"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791772"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791772"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791772"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791772"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791772"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72A85811"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and </w:t>
      </w:r>
      <w:proofErr w:type="spellStart"/>
      <w:r w:rsidR="00C4733B" w:rsidRPr="00C4733B">
        <w:rPr>
          <w:i/>
          <w:iCs/>
        </w:rPr>
        <w:t>c</w:t>
      </w:r>
      <w:r w:rsidR="00C4733B" w:rsidRPr="00C4733B">
        <w:rPr>
          <w:rFonts w:ascii="Times New Roman" w:hAnsi="Times New Roman"/>
          <w:i/>
          <w:iCs/>
        </w:rPr>
        <w:t>ω</w:t>
      </w:r>
      <w:proofErr w:type="spellEnd"/>
      <w:r w:rsidR="00C4733B">
        <w:t xml:space="preserve"> for the parameters of the neutral form of analyte</w:t>
      </w:r>
      <w:r w:rsidR="00A82D1C">
        <w:t xml:space="preserve"> on </w:t>
      </w:r>
      <w:proofErr w:type="spellStart"/>
      <w:r w:rsidR="00A82D1C">
        <w:t>XBridge</w:t>
      </w:r>
      <w:proofErr w:type="spellEnd"/>
      <w:r w:rsidR="00A82D1C">
        <w:t xml:space="preserve"> Shield RP18 (</w:t>
      </w:r>
      <w:r w:rsidR="00A82D1C">
        <w:rPr>
          <w:rFonts w:ascii="Times New Roman" w:hAnsi="Times New Roman"/>
        </w:rPr>
        <w:t>ω)</w:t>
      </w:r>
      <w:r w:rsidR="00A82D1C">
        <w:t xml:space="preserve"> and for the difference between the other columns and </w:t>
      </w:r>
      <w:proofErr w:type="spellStart"/>
      <w:r w:rsidR="00A82D1C">
        <w:t>XBridge</w:t>
      </w:r>
      <w:proofErr w:type="spellEnd"/>
      <w:r w:rsidR="00A82D1C">
        <w:t xml:space="preserve"> Shield RP18(</w:t>
      </w:r>
      <w:r w:rsidR="00A82D1C">
        <w:rPr>
          <w:rFonts w:ascii="Times New Roman" w:hAnsi="Times New Roman"/>
        </w:rPr>
        <w:t>ω</w:t>
      </w:r>
      <w:r w:rsidR="00A82D1C">
        <w:t>)</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715D6D8"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4F5488">
        <w:t>.</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Pr="00015E77">
        <w:lastRenderedPageBreak/>
        <w:t>(</w:t>
      </w:r>
      <w:r w:rsidR="006A0461" w:rsidRPr="006A0461">
        <w:t>https://github.com/</w:t>
      </w:r>
      <w:r w:rsidR="006A0461">
        <w:t>w</w:t>
      </w:r>
      <w:r w:rsidR="006A0461" w:rsidRPr="006A0461">
        <w:t>iczling/columncomparison</w:t>
      </w:r>
      <w:r w:rsidRPr="00015E77">
        <w:t>). The raw data 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3B5CBA11" w:rsidR="00681A67" w:rsidRPr="00DD75C0"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3B24BE39" w14:textId="598D00D3" w:rsidR="00E332A3"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p>
    <w:p w14:paraId="03590F4A" w14:textId="15C4D19F" w:rsidR="009B6766" w:rsidRDefault="00D46423" w:rsidP="00D46423">
      <w:r>
        <w:t xml:space="preserve">The interpretation of </w:t>
      </w:r>
      <w:r w:rsidR="00E332A3">
        <w:t xml:space="preserve">these </w:t>
      </w:r>
      <w:r>
        <w:t xml:space="preserve">parameters is straightforward. Each parameter isolates </w:t>
      </w:r>
      <w:r w:rsidR="007E39D0">
        <w:t>and quantitates an</w:t>
      </w:r>
      <w:r>
        <w:t xml:space="preserve"> effect of a </w:t>
      </w:r>
      <w:r w:rsidR="00EA4F0C">
        <w:t>chromatographic condition</w:t>
      </w:r>
      <w:r>
        <w:t xml:space="preserve"> (pH, organic modifier type and content, temperature, column type) on</w:t>
      </w:r>
      <w:r w:rsidR="00122CCD">
        <w:t xml:space="preserve"> the</w:t>
      </w:r>
      <w:r>
        <w:t xml:space="preserve"> retention</w:t>
      </w:r>
      <w:r w:rsidR="00122CCD">
        <w:t xml:space="preserve"> of neutral, acidic and basic form of an analyte</w:t>
      </w:r>
      <w:r>
        <w:t xml:space="preserve">. As an example, the typical </w:t>
      </w:r>
      <w:proofErr w:type="spellStart"/>
      <w:r>
        <w:t>logkw</w:t>
      </w:r>
      <w:proofErr w:type="spellEnd"/>
      <w:r>
        <w:t xml:space="preserve"> of a neutral form of an analyte (a measure of hydrophobicity) is </w:t>
      </w:r>
      <w:r w:rsidRPr="00467A90">
        <w:t>3.6</w:t>
      </w:r>
      <w:r>
        <w:t xml:space="preserve"> for </w:t>
      </w:r>
      <w:proofErr w:type="spellStart"/>
      <w:r>
        <w:t>XBridge</w:t>
      </w:r>
      <w:proofErr w:type="spellEnd"/>
      <w:r>
        <w:t xml:space="preserve"> Shield RP18, and is 0.42, 0.17, 0.10, and 0.17 higher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columns. The typical slope </w:t>
      </w:r>
      <w:r w:rsidR="0002176F">
        <w:t xml:space="preserve">in MeOH </w:t>
      </w:r>
      <w:r>
        <w:t>is 4.96 and the difference between</w:t>
      </w:r>
      <w:r w:rsidRPr="00410C59">
        <w:t xml:space="preserve"> </w:t>
      </w:r>
      <w:proofErr w:type="spellStart"/>
      <w:r>
        <w:t>XBridge</w:t>
      </w:r>
      <w:proofErr w:type="spellEnd"/>
      <w:r>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r w:rsidR="009B6766">
        <w:t>(</w:t>
      </w:r>
      <w:r w:rsidR="009B6766">
        <w:rPr>
          <w:rFonts w:ascii="Times New Roman" w:hAnsi="Times New Roman"/>
        </w:rPr>
        <w:t>ω</w:t>
      </w:r>
      <w:r w:rsidR="009B6766" w:rsidRPr="009B6766">
        <w:rPr>
          <w:vertAlign w:val="subscript"/>
        </w:rPr>
        <w:t>1</w:t>
      </w:r>
      <w:r w:rsidR="009B6766">
        <w:t xml:space="preserve"> and </w:t>
      </w:r>
      <w:r w:rsidR="009B6766">
        <w:rPr>
          <w:rFonts w:ascii="Times New Roman" w:hAnsi="Times New Roman"/>
        </w:rPr>
        <w:t>ω</w:t>
      </w:r>
      <w:r w:rsidR="009B6766">
        <w:rPr>
          <w:vertAlign w:val="subscript"/>
        </w:rPr>
        <w:t>2</w:t>
      </w:r>
      <w:r w:rsidR="009B6766">
        <w:t xml:space="preserve">) </w:t>
      </w:r>
      <w:r w:rsidR="009B6766">
        <w:t>for XB</w:t>
      </w:r>
      <w:proofErr w:type="spellStart"/>
      <w:r w:rsidR="009B6766">
        <w:t>ridge</w:t>
      </w:r>
      <w:proofErr w:type="spellEnd"/>
      <w:r w:rsidR="009B6766">
        <w:t xml:space="preserve"> Shield RP18</w:t>
      </w:r>
      <w:r w:rsidR="009B6766">
        <w:t xml:space="preserve"> is about 0.9 with a</w:t>
      </w:r>
      <w:r w:rsidR="009B6766">
        <w:t xml:space="preserve"> high correlat</w:t>
      </w:r>
      <w:r w:rsidR="009B6766">
        <w:t>ion</w:t>
      </w:r>
      <w:r w:rsidR="009B6766">
        <w:t xml:space="preserve"> (</w:t>
      </w:r>
      <w:r w:rsidR="009B6766">
        <w:rPr>
          <w:rFonts w:ascii="Times New Roman" w:hAnsi="Times New Roman"/>
        </w:rPr>
        <w:t>ρ</w:t>
      </w:r>
      <w:r w:rsidR="009B6766">
        <w:t>=0.87).</w:t>
      </w:r>
      <w:r w:rsidR="009B6766">
        <w:t xml:space="preserve"> The BAV for column effects on </w:t>
      </w:r>
      <w:proofErr w:type="spellStart"/>
      <w:r w:rsidR="009B6766">
        <w:t>logkw</w:t>
      </w:r>
      <w:proofErr w:type="spellEnd"/>
      <w:r w:rsidR="009B6766">
        <w:t xml:space="preserve"> and S1 (c</w:t>
      </w:r>
      <w:r w:rsidR="009B6766">
        <w:rPr>
          <w:rFonts w:ascii="Times New Roman" w:hAnsi="Times New Roman"/>
        </w:rPr>
        <w:t>ω</w:t>
      </w:r>
      <w:r w:rsidR="009B6766" w:rsidRPr="009B6766">
        <w:rPr>
          <w:vertAlign w:val="subscript"/>
        </w:rPr>
        <w:t>1</w:t>
      </w:r>
      <w:r w:rsidR="009B6766">
        <w:rPr>
          <w:vertAlign w:val="subscript"/>
        </w:rPr>
        <w:t>:4</w:t>
      </w:r>
      <w:r w:rsidR="009B6766">
        <w:t xml:space="preserve">) are smaller and equal about 0.1. They are also correlated with </w:t>
      </w:r>
      <w:proofErr w:type="spellStart"/>
      <w:r w:rsidR="009B6766">
        <w:t>c</w:t>
      </w:r>
      <w:r w:rsidR="009B6766">
        <w:rPr>
          <w:rFonts w:ascii="Times New Roman" w:hAnsi="Times New Roman"/>
        </w:rPr>
        <w:t>ρ</w:t>
      </w:r>
      <w:proofErr w:type="spellEnd"/>
      <w:r w:rsidR="009B6766">
        <w:rPr>
          <w:rFonts w:ascii="Times New Roman" w:hAnsi="Times New Roman"/>
        </w:rPr>
        <w:t xml:space="preserve"> ranging from 0.55-0.92 depending on </w:t>
      </w:r>
      <w:r w:rsidR="00C47C14">
        <w:rPr>
          <w:rFonts w:ascii="Times New Roman" w:hAnsi="Times New Roman"/>
        </w:rPr>
        <w:t>the columns</w:t>
      </w:r>
      <w:r w:rsidR="009B6766">
        <w:rPr>
          <w:rFonts w:ascii="Times New Roman" w:hAnsi="Times New Roman"/>
        </w:rPr>
        <w:t xml:space="preserve">. </w:t>
      </w:r>
      <w:r w:rsidR="00DA6495">
        <w:rPr>
          <w:rFonts w:ascii="Times New Roman" w:hAnsi="Times New Roman"/>
        </w:rPr>
        <w:t xml:space="preserve">Since </w:t>
      </w:r>
      <w:r w:rsidR="00DA6495">
        <w:t xml:space="preserve">the between analyte variabilities are on a log (with base 10) scale, all standard deviations has to be interpreted accordingly. For example the </w:t>
      </w:r>
      <w:r w:rsidR="00DA6495">
        <w:t xml:space="preserve">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1D817E03" w14:textId="2BCD7047" w:rsidR="00122CCD" w:rsidRDefault="00715AD8" w:rsidP="00D46423">
      <w:r>
        <w:t xml:space="preserve">The log P effects </w:t>
      </w:r>
      <w:proofErr w:type="spellStart"/>
      <w:r>
        <w:t>logkw</w:t>
      </w:r>
      <w:proofErr w:type="spellEnd"/>
      <w:r>
        <w:t xml:space="preserve"> and S1 with a slope of 0.83 and 0.48 for </w:t>
      </w:r>
      <w:proofErr w:type="spellStart"/>
      <w:r>
        <w:t>XBridge</w:t>
      </w:r>
      <w:proofErr w:type="spellEnd"/>
      <w:r>
        <w:t xml:space="preserve"> Shield RP 18. The effect of other column on the parameter are small. The largest difference is between </w:t>
      </w:r>
      <w:proofErr w:type="spellStart"/>
      <w:r>
        <w:t>XBridge</w:t>
      </w:r>
      <w:proofErr w:type="spellEnd"/>
      <w:r>
        <w:t xml:space="preserve"> C8 and Xterra MS C18 (about 0.18) for cS1. </w:t>
      </w:r>
      <w:r w:rsidR="0002176F">
        <w:t xml:space="preserve">The S1 is higher </w:t>
      </w:r>
      <w:r>
        <w:t>in</w:t>
      </w:r>
      <w:r w:rsidR="0002176F">
        <w:t xml:space="preserve"> ACN </w:t>
      </w:r>
      <w:r>
        <w:t>than in</w:t>
      </w:r>
      <w:r w:rsidR="0002176F">
        <w:t xml:space="preserve"> MeOH</w:t>
      </w:r>
      <w:r>
        <w:t xml:space="preserve"> by 0.61</w:t>
      </w:r>
      <w:r w:rsidR="0002176F">
        <w:t xml:space="preserve"> for </w:t>
      </w:r>
      <w:proofErr w:type="spellStart"/>
      <w:r w:rsidR="0002176F">
        <w:t>XBridge</w:t>
      </w:r>
      <w:proofErr w:type="spellEnd"/>
      <w:r w:rsidR="0002176F">
        <w:t xml:space="preserve"> Shield RP18 column, and for </w:t>
      </w:r>
      <w:proofErr w:type="spellStart"/>
      <w:r w:rsidR="0002176F" w:rsidRPr="008441E0">
        <w:t>XTerra</w:t>
      </w:r>
      <w:proofErr w:type="spellEnd"/>
      <w:r w:rsidR="0002176F" w:rsidRPr="008441E0">
        <w:t xml:space="preserve"> MS C18</w:t>
      </w:r>
      <w:r w:rsidR="0002176F">
        <w:t xml:space="preserve">, </w:t>
      </w:r>
      <w:proofErr w:type="spellStart"/>
      <w:r w:rsidR="0002176F" w:rsidRPr="008441E0">
        <w:t>XBridge</w:t>
      </w:r>
      <w:proofErr w:type="spellEnd"/>
      <w:r w:rsidR="0002176F" w:rsidRPr="008441E0">
        <w:t xml:space="preserve"> Phenyl</w:t>
      </w:r>
      <w:r w:rsidR="0002176F">
        <w:t xml:space="preserve">, </w:t>
      </w:r>
      <w:proofErr w:type="spellStart"/>
      <w:r w:rsidR="0002176F" w:rsidRPr="008441E0">
        <w:t>XBridge</w:t>
      </w:r>
      <w:proofErr w:type="spellEnd"/>
      <w:r w:rsidR="0002176F" w:rsidRPr="008441E0">
        <w:t xml:space="preserve"> C8</w:t>
      </w:r>
      <w:r w:rsidR="0002176F">
        <w:t xml:space="preserve"> and </w:t>
      </w:r>
      <w:r w:rsidR="0002176F" w:rsidRPr="008441E0">
        <w:t>Xterra MS C8</w:t>
      </w:r>
      <w:r w:rsidR="0002176F">
        <w:t xml:space="preserve"> this difference is</w:t>
      </w:r>
      <w:r>
        <w:t xml:space="preserve"> higher by </w:t>
      </w:r>
      <w:r w:rsidR="0002176F">
        <w:t>0.15 0.81, 0.51, 0.04.</w:t>
      </w:r>
      <w:r>
        <w:t xml:space="preserve"> The effect of temperatures are small and consisted with prior knowledge. The </w:t>
      </w:r>
      <w:proofErr w:type="spellStart"/>
      <w:r>
        <w:t>XBridge</w:t>
      </w:r>
      <w:proofErr w:type="spellEnd"/>
      <w:r>
        <w:t xml:space="preserve"> Phenyl column seems to have the largest temperature effects.</w:t>
      </w:r>
    </w:p>
    <w:p w14:paraId="522D5BD9" w14:textId="585DC5A1"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between column differences for that parameter ar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6B3ECF04" w14:textId="42CA7452" w:rsidR="00681A67" w:rsidRPr="00AF079C" w:rsidRDefault="00E46885" w:rsidP="006F1F34">
      <w:pPr>
        <w:pStyle w:val="TAMainText"/>
      </w:pPr>
      <w:r>
        <w:rPr>
          <w:noProof/>
        </w:rPr>
        <w:drawing>
          <wp:inline distT="0" distB="0" distL="0" distR="0" wp14:anchorId="6BDD49B9" wp14:editId="2A91F241">
            <wp:extent cx="3044825" cy="3044825"/>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0DF0ADF2" w:rsidR="009257C7" w:rsidRPr="00AF079C" w:rsidRDefault="00410C59" w:rsidP="00D46423">
      <w:r>
        <w:lastRenderedPageBreak/>
        <w:tab/>
      </w:r>
      <w:r w:rsidR="00E46885">
        <w:rPr>
          <w:noProof/>
        </w:rPr>
        <w:drawing>
          <wp:inline distT="0" distB="0" distL="0" distR="0" wp14:anchorId="654DD7F5" wp14:editId="404C8AEA">
            <wp:extent cx="3044825" cy="3044825"/>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3CE569FA"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8501C8" w:rsidRPr="006F1F34">
        <w:t>.</w:t>
      </w:r>
    </w:p>
    <w:p w14:paraId="19D7BE07" w14:textId="434D320A" w:rsidR="009257C7" w:rsidRPr="009257C7" w:rsidRDefault="005D07B9" w:rsidP="009257C7">
      <w:r>
        <w:rPr>
          <w:noProof/>
        </w:rPr>
        <w:drawing>
          <wp:inline distT="0" distB="0" distL="0" distR="0" wp14:anchorId="038584D3" wp14:editId="58F23C6A">
            <wp:extent cx="3044825" cy="2282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282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20739538"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t>th</w:t>
      </w:r>
      <w:r w:rsidR="00911FDD">
        <w:t>is</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 xml:space="preserve">We also provide various isocratic prediction for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79FD627E" w:rsidR="00681A67" w:rsidRPr="00AF079C" w:rsidRDefault="0014607D" w:rsidP="006F1F34">
      <w:pPr>
        <w:pStyle w:val="TAMainText"/>
      </w:pPr>
      <w:r>
        <w:rPr>
          <w:noProof/>
        </w:rPr>
        <w:drawing>
          <wp:inline distT="0" distB="0" distL="0" distR="0" wp14:anchorId="08B877A2" wp14:editId="4894023F">
            <wp:extent cx="3044825" cy="3044825"/>
            <wp:effectExtent l="0" t="0" r="3175" b="3175"/>
            <wp:docPr id="14" name="Graf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a 14"/>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77777777" w:rsidR="009B77F4" w:rsidRDefault="00795055" w:rsidP="009B77F4">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w:t>
      </w:r>
      <w:r w:rsidR="006866F8">
        <w:t xml:space="preserve">are </w:t>
      </w:r>
      <w:r w:rsidR="006866F8">
        <w:t>very uncertain</w:t>
      </w:r>
      <w:r w:rsidR="006866F8">
        <w:t xml:space="preserve">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7F7759">
        <w:t>, which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D46423">
        <w:t>uncertainty</w:t>
      </w:r>
      <w:r w:rsidR="007F7759">
        <w:t xml:space="preserve">. </w:t>
      </w:r>
      <w:r w:rsidR="00816480">
        <w:t xml:space="preserve">Including all the data provides a very accurate predictions.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It indicates that one is able to predict retention factor with an uncertainty of about 20-25%. It might be of practical usefulness for simple problems involving few analytes.</w:t>
      </w:r>
    </w:p>
    <w:p w14:paraId="3AB28ECA" w14:textId="3A1D041B" w:rsidR="00DF55E7" w:rsidRPr="00C64622" w:rsidRDefault="00DF55E7" w:rsidP="006F1F34">
      <w:pPr>
        <w:pStyle w:val="TAMainText"/>
        <w:rPr>
          <w:rFonts w:ascii="Times New Roman" w:hAnsi="Times New Roman"/>
        </w:rPr>
      </w:pPr>
    </w:p>
    <w:p w14:paraId="3866F199" w14:textId="17F4DF79" w:rsidR="00681A67" w:rsidRPr="00AF079C" w:rsidRDefault="00FE2A16" w:rsidP="006F1F34">
      <w:pPr>
        <w:pStyle w:val="TAMainText"/>
      </w:pPr>
      <w:r>
        <w:rPr>
          <w:noProof/>
        </w:rPr>
        <w:lastRenderedPageBreak/>
        <w:drawing>
          <wp:inline distT="0" distB="0" distL="0" distR="0" wp14:anchorId="282DF282" wp14:editId="7033CB35">
            <wp:extent cx="3044825" cy="3044825"/>
            <wp:effectExtent l="0" t="0" r="3175" b="3175"/>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2F5FCBC0" w:rsidR="00681A67" w:rsidRDefault="00FE2A16" w:rsidP="006F1F34">
      <w:pPr>
        <w:pStyle w:val="VAFigureCaption"/>
      </w:pPr>
      <w:r>
        <w:rPr>
          <w:noProof/>
        </w:rPr>
        <w:drawing>
          <wp:inline distT="0" distB="0" distL="0" distR="0" wp14:anchorId="09184A36" wp14:editId="635D543E">
            <wp:extent cx="3044825" cy="3044825"/>
            <wp:effectExtent l="0" t="0" r="3175" b="3175"/>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braz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0907ACC1"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4E0500D" w14:textId="2167EC0B" w:rsidR="00463CEB" w:rsidRDefault="00992DD5" w:rsidP="00463CEB">
      <w:r>
        <w:t>There are several possible improvements of the model. For example o</w:t>
      </w:r>
      <w:r w:rsidR="00715AD8">
        <w:t xml:space="preserve">ne </w:t>
      </w:r>
      <w:r w:rsidR="002B3F0F">
        <w:t>could</w:t>
      </w:r>
      <w:r w:rsidR="00715AD8">
        <w:t xml:space="preserve"> </w:t>
      </w:r>
      <w:r w:rsidR="00463CEB">
        <w:t>includ</w:t>
      </w:r>
      <w:r w:rsidR="00305636">
        <w:t xml:space="preserve">e </w:t>
      </w:r>
      <w:r w:rsidR="00463CEB">
        <w:t xml:space="preserve">column </w:t>
      </w:r>
      <w:r w:rsidR="00715AD8">
        <w:t>as a</w:t>
      </w:r>
      <w:r w:rsidR="00463CEB">
        <w:t xml:space="preserve"> random effects</w:t>
      </w:r>
      <w:r w:rsidR="00715AD8">
        <w:t xml:space="preserve"> and </w:t>
      </w:r>
      <w:r w:rsidR="00305636">
        <w:t>add</w:t>
      </w:r>
      <w:r w:rsidR="00463CEB">
        <w:t xml:space="preserve"> </w:t>
      </w:r>
      <w:r w:rsidR="00715AD8">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r w:rsidR="008411C8">
        <w:t>columns</w:t>
      </w:r>
      <w:r w:rsidR="002B3F0F">
        <w:t>.</w:t>
      </w:r>
      <w:r w:rsidR="00305636">
        <w:t xml:space="preserve"> </w:t>
      </w:r>
      <w:r w:rsidR="009B77F4">
        <w:t xml:space="preserve">At it is current form the model is complex but </w:t>
      </w:r>
      <w:r w:rsidR="009B77F4">
        <w:t xml:space="preserve">still </w:t>
      </w:r>
      <w:r w:rsidR="009B77F4">
        <w:t>there are some uncounted complexities</w:t>
      </w:r>
      <w:r w:rsidR="009B77F4">
        <w:t xml:space="preserve"> (temperature effects for the dissociated forms, BAV for S2 and </w:t>
      </w:r>
      <w:proofErr w:type="spellStart"/>
      <w:r w:rsidR="009B77F4">
        <w:t>apH</w:t>
      </w:r>
      <w:proofErr w:type="spellEnd"/>
      <w:r w:rsidR="009B77F4">
        <w:t>, etc</w:t>
      </w:r>
      <w:r w:rsidR="009B77F4">
        <w:t xml:space="preserve">. Specifically, the S2 parameter was assumed similar across columns. This is a strong assumptions, but justified by the fact that any small change of S2 can be equally well accounted for by changes in S1. There are also several technical difficulties that required some simplifications to run the model without divergences, e.g. excluding analytes with more </w:t>
      </w:r>
      <w:r w:rsidR="009B77F4">
        <w:t>than</w:t>
      </w:r>
      <w:r w:rsidR="009B77F4">
        <w:t xml:space="preserve"> 2 dissociations steps.</w:t>
      </w:r>
    </w:p>
    <w:p w14:paraId="3F806172" w14:textId="0432011F" w:rsidR="00305636" w:rsidRDefault="00AC37A5" w:rsidP="00463CEB">
      <w:r>
        <w:t xml:space="preserve">The model can be used for various decision making by providing the likely chromatogram for a wide range of analytes and chromatographic conditions. One possible application is to use the model to find the best experimental design ensuring </w:t>
      </w:r>
      <w:r w:rsidR="008411C8">
        <w:t>the highest</w:t>
      </w:r>
      <w:r>
        <w:t xml:space="preserve"> informativeness of preliminary (scouting) experiments. Since this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0F14B72"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 xml:space="preserve">Figure S7. Individual </w:t>
      </w:r>
      <w:r w:rsidRPr="00C47C14">
        <w:rPr>
          <w:b w:val="0"/>
          <w:bCs w:val="0"/>
          <w:kern w:val="20"/>
          <w:sz w:val="18"/>
        </w:rPr>
        <w:t>isocratic</w:t>
      </w:r>
      <w:r w:rsidRPr="00C47C14">
        <w:rPr>
          <w:b w:val="0"/>
          <w:bCs w:val="0"/>
          <w:kern w:val="20"/>
          <w:sz w:val="18"/>
        </w:rPr>
        <w:t xml:space="preserve">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r w:rsidRPr="00C47C14">
        <w:rPr>
          <w:b w:val="0"/>
          <w:bCs w:val="0"/>
          <w:kern w:val="20"/>
          <w:sz w:val="18"/>
        </w:rPr>
        <w:t xml:space="preserve"> </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w:t>
      </w:r>
      <w:r w:rsidRPr="002B34F1">
        <w:lastRenderedPageBreak/>
        <w:t xml:space="preserve">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w:t>
      </w:r>
      <w:r w:rsidRPr="00DD41E5">
        <w:t xml:space="preserve">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C8FF282" w:rsidR="00307796" w:rsidRDefault="0058288E" w:rsidP="006F1F34">
      <w:r>
        <w:rPr>
          <w:noProof/>
        </w:rPr>
        <w:drawing>
          <wp:inline distT="0" distB="0" distL="0" distR="0" wp14:anchorId="395750D3" wp14:editId="72CFFEFC">
            <wp:extent cx="3048000" cy="1714500"/>
            <wp:effectExtent l="0" t="0" r="0" b="0"/>
            <wp:docPr id="19" name="Graf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a 19"/>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048000" cy="1714500"/>
                    </a:xfrm>
                    <a:prstGeom prst="rect">
                      <a:avLst/>
                    </a:prstGeom>
                  </pic:spPr>
                </pic:pic>
              </a:graphicData>
            </a:graphic>
          </wp:inline>
        </w:drawing>
      </w:r>
    </w:p>
    <w:sectPr w:rsidR="00307796" w:rsidSect="00984F9E">
      <w:headerReference w:type="even" r:id="rId19"/>
      <w:footerReference w:type="even" r:id="rId20"/>
      <w:footerReference w:type="default" r:id="rId21"/>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CE000" w14:textId="77777777" w:rsidR="00791772" w:rsidRDefault="00791772" w:rsidP="006F1F34">
      <w:r>
        <w:separator/>
      </w:r>
    </w:p>
  </w:endnote>
  <w:endnote w:type="continuationSeparator" w:id="0">
    <w:p w14:paraId="774CCA28" w14:textId="77777777" w:rsidR="00791772" w:rsidRDefault="00791772"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791772"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791772"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791772" w:rsidP="006F1F34">
    <w:pPr>
      <w:pStyle w:val="Stopka"/>
    </w:pPr>
  </w:p>
  <w:p w14:paraId="0EB6940F" w14:textId="77777777" w:rsidR="001F383C" w:rsidRDefault="00791772"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791772" w:rsidP="006F1F34">
    <w:pPr>
      <w:pStyle w:val="Stopka"/>
    </w:pPr>
  </w:p>
  <w:p w14:paraId="2B7B92A3" w14:textId="77777777" w:rsidR="001F383C" w:rsidRDefault="00791772"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54D9F" w14:textId="77777777" w:rsidR="00791772" w:rsidRDefault="00791772" w:rsidP="006F1F34">
      <w:r>
        <w:separator/>
      </w:r>
    </w:p>
  </w:footnote>
  <w:footnote w:type="continuationSeparator" w:id="0">
    <w:p w14:paraId="5E4ED011" w14:textId="77777777" w:rsidR="00791772" w:rsidRDefault="00791772"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791772"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6411C"/>
    <w:rsid w:val="00083091"/>
    <w:rsid w:val="00093166"/>
    <w:rsid w:val="00094A15"/>
    <w:rsid w:val="000C3724"/>
    <w:rsid w:val="000E335C"/>
    <w:rsid w:val="00122CCD"/>
    <w:rsid w:val="00124D57"/>
    <w:rsid w:val="00131473"/>
    <w:rsid w:val="00137E59"/>
    <w:rsid w:val="0014607D"/>
    <w:rsid w:val="0015589D"/>
    <w:rsid w:val="001733D5"/>
    <w:rsid w:val="00183DB3"/>
    <w:rsid w:val="001B5589"/>
    <w:rsid w:val="001E1C52"/>
    <w:rsid w:val="001E7337"/>
    <w:rsid w:val="001F2B31"/>
    <w:rsid w:val="002266B0"/>
    <w:rsid w:val="00247329"/>
    <w:rsid w:val="002549F9"/>
    <w:rsid w:val="00256A0B"/>
    <w:rsid w:val="002652A0"/>
    <w:rsid w:val="002837E9"/>
    <w:rsid w:val="0028542A"/>
    <w:rsid w:val="002A1632"/>
    <w:rsid w:val="002B1E65"/>
    <w:rsid w:val="002B3F0F"/>
    <w:rsid w:val="002B66D6"/>
    <w:rsid w:val="002E3F37"/>
    <w:rsid w:val="002F1CA4"/>
    <w:rsid w:val="002F411D"/>
    <w:rsid w:val="0030207E"/>
    <w:rsid w:val="00305636"/>
    <w:rsid w:val="00307796"/>
    <w:rsid w:val="00312F01"/>
    <w:rsid w:val="0032296C"/>
    <w:rsid w:val="003275D3"/>
    <w:rsid w:val="00384D2E"/>
    <w:rsid w:val="003936B1"/>
    <w:rsid w:val="003E4501"/>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44A7A"/>
    <w:rsid w:val="00560EA7"/>
    <w:rsid w:val="00565E01"/>
    <w:rsid w:val="00574E28"/>
    <w:rsid w:val="0058288E"/>
    <w:rsid w:val="0059350D"/>
    <w:rsid w:val="005D07B9"/>
    <w:rsid w:val="005F4D6F"/>
    <w:rsid w:val="005F7416"/>
    <w:rsid w:val="00601F64"/>
    <w:rsid w:val="006135C1"/>
    <w:rsid w:val="00630434"/>
    <w:rsid w:val="00637B4A"/>
    <w:rsid w:val="00640555"/>
    <w:rsid w:val="006506B4"/>
    <w:rsid w:val="0065085B"/>
    <w:rsid w:val="00652AA5"/>
    <w:rsid w:val="00671B2F"/>
    <w:rsid w:val="00681A67"/>
    <w:rsid w:val="0068285E"/>
    <w:rsid w:val="006866F8"/>
    <w:rsid w:val="00694B05"/>
    <w:rsid w:val="006A0461"/>
    <w:rsid w:val="006A10B9"/>
    <w:rsid w:val="006A1943"/>
    <w:rsid w:val="006A518C"/>
    <w:rsid w:val="006D2D0E"/>
    <w:rsid w:val="006D65BE"/>
    <w:rsid w:val="006F1F34"/>
    <w:rsid w:val="006F70CF"/>
    <w:rsid w:val="00702372"/>
    <w:rsid w:val="00706B62"/>
    <w:rsid w:val="00714AAE"/>
    <w:rsid w:val="00715825"/>
    <w:rsid w:val="00715AD8"/>
    <w:rsid w:val="007540D5"/>
    <w:rsid w:val="00791772"/>
    <w:rsid w:val="00795055"/>
    <w:rsid w:val="007B157B"/>
    <w:rsid w:val="007D28FC"/>
    <w:rsid w:val="007D65B7"/>
    <w:rsid w:val="007E39D0"/>
    <w:rsid w:val="007E7A5D"/>
    <w:rsid w:val="007F0C07"/>
    <w:rsid w:val="007F7759"/>
    <w:rsid w:val="0080184D"/>
    <w:rsid w:val="00802EAC"/>
    <w:rsid w:val="00805496"/>
    <w:rsid w:val="00813DA6"/>
    <w:rsid w:val="00816480"/>
    <w:rsid w:val="00822047"/>
    <w:rsid w:val="00822D3A"/>
    <w:rsid w:val="008411C8"/>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92DD5"/>
    <w:rsid w:val="009B6766"/>
    <w:rsid w:val="009B77F4"/>
    <w:rsid w:val="009E0E67"/>
    <w:rsid w:val="00A05CF1"/>
    <w:rsid w:val="00A07B00"/>
    <w:rsid w:val="00A17ACF"/>
    <w:rsid w:val="00A20323"/>
    <w:rsid w:val="00A37C3B"/>
    <w:rsid w:val="00A61E58"/>
    <w:rsid w:val="00A713F1"/>
    <w:rsid w:val="00A774C2"/>
    <w:rsid w:val="00A82D1C"/>
    <w:rsid w:val="00A9646D"/>
    <w:rsid w:val="00AC1017"/>
    <w:rsid w:val="00AC3168"/>
    <w:rsid w:val="00AC37A5"/>
    <w:rsid w:val="00AC5FEE"/>
    <w:rsid w:val="00AD3413"/>
    <w:rsid w:val="00AE102F"/>
    <w:rsid w:val="00AF71C7"/>
    <w:rsid w:val="00B06E86"/>
    <w:rsid w:val="00B15127"/>
    <w:rsid w:val="00B673C8"/>
    <w:rsid w:val="00B73148"/>
    <w:rsid w:val="00B76DAB"/>
    <w:rsid w:val="00B9185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E1D8F"/>
    <w:rsid w:val="00CE3609"/>
    <w:rsid w:val="00CF12D5"/>
    <w:rsid w:val="00CF1D44"/>
    <w:rsid w:val="00CF20D2"/>
    <w:rsid w:val="00D0227F"/>
    <w:rsid w:val="00D27265"/>
    <w:rsid w:val="00D35AEA"/>
    <w:rsid w:val="00D46423"/>
    <w:rsid w:val="00DA6495"/>
    <w:rsid w:val="00DD41E5"/>
    <w:rsid w:val="00DD75C0"/>
    <w:rsid w:val="00DF55E7"/>
    <w:rsid w:val="00E062E3"/>
    <w:rsid w:val="00E21943"/>
    <w:rsid w:val="00E332A3"/>
    <w:rsid w:val="00E4437E"/>
    <w:rsid w:val="00E4671C"/>
    <w:rsid w:val="00E46885"/>
    <w:rsid w:val="00E50F6D"/>
    <w:rsid w:val="00E57FAB"/>
    <w:rsid w:val="00E67646"/>
    <w:rsid w:val="00E73EC5"/>
    <w:rsid w:val="00E76DBA"/>
    <w:rsid w:val="00E96D90"/>
    <w:rsid w:val="00EA4F0C"/>
    <w:rsid w:val="00EB6340"/>
    <w:rsid w:val="00ED1641"/>
    <w:rsid w:val="00EE27A0"/>
    <w:rsid w:val="00F06C2F"/>
    <w:rsid w:val="00F45A14"/>
    <w:rsid w:val="00F50001"/>
    <w:rsid w:val="00F51183"/>
    <w:rsid w:val="00F51469"/>
    <w:rsid w:val="00F6718C"/>
    <w:rsid w:val="00F74139"/>
    <w:rsid w:val="00F80D7C"/>
    <w:rsid w:val="00FA67E2"/>
    <w:rsid w:val="00FB169A"/>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sv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svg"/><Relationship Id="rId22"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4</TotalTime>
  <Pages>6</Pages>
  <Words>9051</Words>
  <Characters>51595</Characters>
  <Application>Microsoft Office Word</Application>
  <DocSecurity>0</DocSecurity>
  <Lines>429</Lines>
  <Paragraphs>1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17</cp:revision>
  <dcterms:created xsi:type="dcterms:W3CDTF">2023-05-26T10:37:00Z</dcterms:created>
  <dcterms:modified xsi:type="dcterms:W3CDTF">2023-08-30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